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60CB3CC" w14:textId="219E5976" w:rsidR="009805A8" w:rsidRPr="00C477E8" w:rsidRDefault="009805A8" w:rsidP="009805A8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C477E8">
        <w:rPr>
          <w:rFonts w:ascii="Arial" w:eastAsia="Calibri" w:hAnsi="Arial" w:cs="Arial"/>
          <w:b/>
          <w:color w:val="000000" w:themeColor="text1"/>
          <w:sz w:val="22"/>
          <w:szCs w:val="22"/>
        </w:rPr>
        <w:t>KEY</w:t>
      </w:r>
      <w:r w:rsidRPr="00C477E8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Pr="00C477E8">
        <w:rPr>
          <w:rFonts w:ascii="Arial" w:eastAsia="Calibri" w:hAnsi="Arial" w:cs="Arial"/>
          <w:b/>
          <w:color w:val="000000" w:themeColor="text1"/>
          <w:sz w:val="22"/>
          <w:szCs w:val="22"/>
        </w:rPr>
        <w:t>RESOURCES</w:t>
      </w:r>
      <w:r w:rsidRPr="00C477E8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 w:rsidRPr="00C477E8">
        <w:rPr>
          <w:rFonts w:ascii="Arial" w:eastAsia="Calibri" w:hAnsi="Arial" w:cs="Arial"/>
          <w:b/>
          <w:color w:val="000000" w:themeColor="text1"/>
          <w:sz w:val="22"/>
          <w:szCs w:val="22"/>
        </w:rPr>
        <w:t>TABLE</w:t>
      </w:r>
      <w:r w:rsidRPr="00C477E8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</w:p>
    <w:p w14:paraId="505A683C" w14:textId="77777777" w:rsidR="009805A8" w:rsidRPr="00C477E8" w:rsidRDefault="009805A8" w:rsidP="009805A8">
      <w:pPr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973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95"/>
        <w:gridCol w:w="3330"/>
        <w:gridCol w:w="3605"/>
      </w:tblGrid>
      <w:tr w:rsidR="009805A8" w:rsidRPr="00C477E8" w14:paraId="0A739E52" w14:textId="77777777" w:rsidTr="000B52E9">
        <w:tc>
          <w:tcPr>
            <w:tcW w:w="2795" w:type="dxa"/>
          </w:tcPr>
          <w:p w14:paraId="375D9872" w14:textId="77777777" w:rsidR="009805A8" w:rsidRPr="00C477E8" w:rsidRDefault="009805A8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Reagent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or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Resource</w:t>
            </w:r>
          </w:p>
        </w:tc>
        <w:tc>
          <w:tcPr>
            <w:tcW w:w="3330" w:type="dxa"/>
          </w:tcPr>
          <w:p w14:paraId="1CAE0E4E" w14:textId="77777777" w:rsidR="009805A8" w:rsidRPr="00C477E8" w:rsidRDefault="009805A8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Source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3605" w:type="dxa"/>
          </w:tcPr>
          <w:p w14:paraId="5C678559" w14:textId="77777777" w:rsidR="009805A8" w:rsidRPr="00C477E8" w:rsidRDefault="009805A8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Identifier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9805A8" w:rsidRPr="00C477E8" w14:paraId="1DB55BE4" w14:textId="77777777" w:rsidTr="00925385">
        <w:tc>
          <w:tcPr>
            <w:tcW w:w="9730" w:type="dxa"/>
            <w:gridSpan w:val="3"/>
          </w:tcPr>
          <w:p w14:paraId="108D745A" w14:textId="77777777" w:rsidR="009805A8" w:rsidRPr="00C477E8" w:rsidRDefault="009805A8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Antibodies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D67E71" w:rsidRPr="00C477E8" w14:paraId="08661102" w14:textId="77777777" w:rsidTr="000B52E9">
        <w:tc>
          <w:tcPr>
            <w:tcW w:w="2795" w:type="dxa"/>
          </w:tcPr>
          <w:p w14:paraId="1AEDD9B0" w14:textId="7F6B730A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nti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phosphorylated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rk</w:t>
            </w:r>
            <w:proofErr w:type="spellEnd"/>
          </w:p>
        </w:tc>
        <w:tc>
          <w:tcPr>
            <w:tcW w:w="3330" w:type="dxa"/>
          </w:tcPr>
          <w:p w14:paraId="31C50077" w14:textId="799EE105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el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ignaling</w:t>
            </w:r>
          </w:p>
        </w:tc>
        <w:tc>
          <w:tcPr>
            <w:tcW w:w="3605" w:type="dxa"/>
          </w:tcPr>
          <w:p w14:paraId="6DAFB2AA" w14:textId="43076DFD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D67E71">
              <w:rPr>
                <w:rFonts w:ascii="Arial" w:hAnsi="Arial" w:cs="Arial"/>
                <w:color w:val="000000" w:themeColor="text1"/>
                <w:sz w:val="22"/>
                <w:szCs w:val="22"/>
              </w:rPr>
              <w:t>#4370</w:t>
            </w:r>
          </w:p>
        </w:tc>
      </w:tr>
      <w:tr w:rsidR="00D67E71" w:rsidRPr="00C477E8" w14:paraId="7C27AC89" w14:textId="77777777" w:rsidTr="000B52E9">
        <w:tc>
          <w:tcPr>
            <w:tcW w:w="2795" w:type="dxa"/>
          </w:tcPr>
          <w:p w14:paraId="7449CFA3" w14:textId="7BC7EF48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nti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tota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rk</w:t>
            </w:r>
            <w:proofErr w:type="spellEnd"/>
          </w:p>
        </w:tc>
        <w:tc>
          <w:tcPr>
            <w:tcW w:w="3330" w:type="dxa"/>
          </w:tcPr>
          <w:p w14:paraId="4EAFA55D" w14:textId="4033A992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el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ignaling</w:t>
            </w:r>
          </w:p>
        </w:tc>
        <w:tc>
          <w:tcPr>
            <w:tcW w:w="3605" w:type="dxa"/>
          </w:tcPr>
          <w:p w14:paraId="4367B215" w14:textId="4297FE2F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D67E71">
              <w:rPr>
                <w:rFonts w:ascii="Arial" w:hAnsi="Arial" w:cs="Arial"/>
                <w:color w:val="000000" w:themeColor="text1"/>
                <w:sz w:val="22"/>
                <w:szCs w:val="22"/>
              </w:rPr>
              <w:t>#4696</w:t>
            </w:r>
          </w:p>
        </w:tc>
      </w:tr>
      <w:tr w:rsidR="00D67E71" w:rsidRPr="00C477E8" w14:paraId="3C7261A0" w14:textId="77777777" w:rsidTr="000B52E9">
        <w:tc>
          <w:tcPr>
            <w:tcW w:w="2795" w:type="dxa"/>
          </w:tcPr>
          <w:p w14:paraId="51930056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nti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DIG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POD</w:t>
            </w:r>
          </w:p>
        </w:tc>
        <w:tc>
          <w:tcPr>
            <w:tcW w:w="3330" w:type="dxa"/>
          </w:tcPr>
          <w:p w14:paraId="0F80BA2A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oche</w:t>
            </w:r>
          </w:p>
        </w:tc>
        <w:tc>
          <w:tcPr>
            <w:tcW w:w="3605" w:type="dxa"/>
          </w:tcPr>
          <w:p w14:paraId="58728558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#11 207 733 910</w:t>
            </w:r>
          </w:p>
        </w:tc>
      </w:tr>
      <w:tr w:rsidR="00D67E71" w:rsidRPr="00C477E8" w14:paraId="213A1E23" w14:textId="77777777" w:rsidTr="000B52E9">
        <w:tc>
          <w:tcPr>
            <w:tcW w:w="2795" w:type="dxa"/>
          </w:tcPr>
          <w:p w14:paraId="583B8C48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y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3 </w:t>
            </w: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tyramide</w:t>
            </w:r>
            <w:proofErr w:type="spellEnd"/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agent</w:t>
            </w:r>
          </w:p>
        </w:tc>
        <w:tc>
          <w:tcPr>
            <w:tcW w:w="3330" w:type="dxa"/>
          </w:tcPr>
          <w:p w14:paraId="7F819951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Perkin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lmer</w:t>
            </w:r>
          </w:p>
        </w:tc>
        <w:tc>
          <w:tcPr>
            <w:tcW w:w="3605" w:type="dxa"/>
          </w:tcPr>
          <w:p w14:paraId="29E3BF99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#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E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744991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KT</w:t>
            </w:r>
          </w:p>
        </w:tc>
      </w:tr>
      <w:tr w:rsidR="00D67E71" w:rsidRPr="00C477E8" w14:paraId="6DC9D376" w14:textId="77777777" w:rsidTr="00925385">
        <w:trPr>
          <w:trHeight w:val="323"/>
        </w:trPr>
        <w:tc>
          <w:tcPr>
            <w:tcW w:w="9730" w:type="dxa"/>
            <w:gridSpan w:val="3"/>
          </w:tcPr>
          <w:p w14:paraId="3741AE55" w14:textId="5F42886F" w:rsidR="00D67E71" w:rsidRPr="00C477E8" w:rsidRDefault="00D67E71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Chemicals</w:t>
            </w:r>
            <w:r w:rsidR="00925385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,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Peptides</w:t>
            </w:r>
            <w:r w:rsidR="00925385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,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and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Recombinant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Proteins</w:t>
            </w:r>
          </w:p>
        </w:tc>
      </w:tr>
      <w:tr w:rsidR="00D67E71" w:rsidRPr="00C477E8" w14:paraId="7B010FFE" w14:textId="77777777" w:rsidTr="000B52E9">
        <w:trPr>
          <w:trHeight w:val="548"/>
        </w:trPr>
        <w:tc>
          <w:tcPr>
            <w:tcW w:w="2795" w:type="dxa"/>
          </w:tcPr>
          <w:p w14:paraId="72C234E0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arle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’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Balanced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al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olution</w:t>
            </w:r>
          </w:p>
        </w:tc>
        <w:tc>
          <w:tcPr>
            <w:tcW w:w="3330" w:type="dxa"/>
          </w:tcPr>
          <w:p w14:paraId="1F735B81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Worthington</w:t>
            </w:r>
          </w:p>
        </w:tc>
        <w:tc>
          <w:tcPr>
            <w:tcW w:w="3605" w:type="dxa"/>
          </w:tcPr>
          <w:p w14:paraId="278A2D85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</w:t>
            </w:r>
            <w:bookmarkStart w:id="0" w:name="OLE_LINK33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AT</w:t>
            </w:r>
            <w:r w:rsidRPr="00C477E8">
              <w:rPr>
                <w:color w:val="000000" w:themeColor="text1"/>
                <w:sz w:val="22"/>
                <w:szCs w:val="22"/>
              </w:rPr>
              <w:t>#</w:t>
            </w:r>
            <w:bookmarkEnd w:id="0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LS</w:t>
            </w:r>
            <w:r w:rsidRPr="00C477E8">
              <w:rPr>
                <w:color w:val="000000" w:themeColor="text1"/>
                <w:sz w:val="22"/>
                <w:szCs w:val="22"/>
              </w:rPr>
              <w:t>003126</w:t>
            </w:r>
          </w:p>
        </w:tc>
      </w:tr>
      <w:tr w:rsidR="00D67E71" w:rsidRPr="00C477E8" w14:paraId="7A001A9D" w14:textId="77777777" w:rsidTr="000B52E9">
        <w:tc>
          <w:tcPr>
            <w:tcW w:w="2795" w:type="dxa"/>
          </w:tcPr>
          <w:p w14:paraId="72CF8AD1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Papain</w:t>
            </w:r>
          </w:p>
        </w:tc>
        <w:tc>
          <w:tcPr>
            <w:tcW w:w="3330" w:type="dxa"/>
          </w:tcPr>
          <w:p w14:paraId="1F0D6465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Worthington</w:t>
            </w:r>
          </w:p>
        </w:tc>
        <w:tc>
          <w:tcPr>
            <w:tcW w:w="3605" w:type="dxa"/>
          </w:tcPr>
          <w:p w14:paraId="5FD142E4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bookmarkStart w:id="1" w:name="OLE_LINK34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</w:t>
            </w:r>
            <w:bookmarkEnd w:id="1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LS</w:t>
            </w:r>
            <w:r w:rsidRPr="00C477E8">
              <w:rPr>
                <w:color w:val="000000" w:themeColor="text1"/>
                <w:sz w:val="22"/>
                <w:szCs w:val="22"/>
              </w:rPr>
              <w:t>003126</w:t>
            </w:r>
          </w:p>
        </w:tc>
      </w:tr>
      <w:tr w:rsidR="00E72978" w:rsidRPr="00C477E8" w14:paraId="034D1BB4" w14:textId="77777777" w:rsidTr="000B52E9">
        <w:trPr>
          <w:trHeight w:val="323"/>
        </w:trPr>
        <w:tc>
          <w:tcPr>
            <w:tcW w:w="2795" w:type="dxa"/>
          </w:tcPr>
          <w:p w14:paraId="7109E78D" w14:textId="77777777" w:rsidR="00E72978" w:rsidRPr="00C477E8" w:rsidRDefault="00E7297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eurobasal</w:t>
            </w:r>
            <w:proofErr w:type="spellEnd"/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3330" w:type="dxa"/>
          </w:tcPr>
          <w:p w14:paraId="2405096E" w14:textId="063A313D" w:rsidR="00E72978" w:rsidRPr="00C477E8" w:rsidRDefault="00E7297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6F5D1A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hermoFisher</w:t>
            </w:r>
            <w:proofErr w:type="spellEnd"/>
            <w:r w:rsidRPr="006F5D1A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Scientific</w:t>
            </w:r>
          </w:p>
        </w:tc>
        <w:tc>
          <w:tcPr>
            <w:tcW w:w="3605" w:type="dxa"/>
          </w:tcPr>
          <w:p w14:paraId="70478884" w14:textId="77777777" w:rsidR="00E72978" w:rsidRPr="00C477E8" w:rsidRDefault="00E7297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#21103049</w:t>
            </w:r>
          </w:p>
        </w:tc>
      </w:tr>
      <w:tr w:rsidR="00E72978" w:rsidRPr="00C477E8" w14:paraId="323E2452" w14:textId="77777777" w:rsidTr="000B52E9">
        <w:tc>
          <w:tcPr>
            <w:tcW w:w="2795" w:type="dxa"/>
          </w:tcPr>
          <w:p w14:paraId="402C83A9" w14:textId="77777777" w:rsidR="00E72978" w:rsidRPr="00C477E8" w:rsidRDefault="00E7297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B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27</w:t>
            </w:r>
          </w:p>
        </w:tc>
        <w:tc>
          <w:tcPr>
            <w:tcW w:w="3330" w:type="dxa"/>
          </w:tcPr>
          <w:p w14:paraId="06C3B7E0" w14:textId="1646B0A2" w:rsidR="00E72978" w:rsidRPr="00C477E8" w:rsidRDefault="00E7297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6F5D1A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hermoFisher</w:t>
            </w:r>
            <w:proofErr w:type="spellEnd"/>
            <w:r w:rsidRPr="006F5D1A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Scientific</w:t>
            </w:r>
          </w:p>
        </w:tc>
        <w:tc>
          <w:tcPr>
            <w:tcW w:w="3605" w:type="dxa"/>
          </w:tcPr>
          <w:p w14:paraId="1D71CFD0" w14:textId="77777777" w:rsidR="00E72978" w:rsidRPr="00C477E8" w:rsidRDefault="00E72978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</w:t>
            </w:r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A</w:t>
            </w:r>
            <w:r w:rsidRPr="00C477E8">
              <w:rPr>
                <w:color w:val="000000" w:themeColor="text1"/>
                <w:sz w:val="22"/>
                <w:szCs w:val="22"/>
              </w:rPr>
              <w:t>8806</w:t>
            </w:r>
          </w:p>
        </w:tc>
      </w:tr>
      <w:tr w:rsidR="00D67E71" w:rsidRPr="00C477E8" w14:paraId="25D054E6" w14:textId="77777777" w:rsidTr="000B52E9">
        <w:trPr>
          <w:trHeight w:val="323"/>
        </w:trPr>
        <w:tc>
          <w:tcPr>
            <w:tcW w:w="2795" w:type="dxa"/>
          </w:tcPr>
          <w:p w14:paraId="15043BC1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BSA</w:t>
            </w:r>
          </w:p>
        </w:tc>
        <w:tc>
          <w:tcPr>
            <w:tcW w:w="3330" w:type="dxa"/>
          </w:tcPr>
          <w:p w14:paraId="5E75060C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NEB</w:t>
            </w:r>
          </w:p>
        </w:tc>
        <w:tc>
          <w:tcPr>
            <w:tcW w:w="3605" w:type="dxa"/>
          </w:tcPr>
          <w:p w14:paraId="4A75D745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B9000S</w:t>
            </w:r>
          </w:p>
        </w:tc>
      </w:tr>
      <w:tr w:rsidR="00D67E71" w:rsidRPr="00C477E8" w14:paraId="1A519363" w14:textId="77777777" w:rsidTr="000B52E9">
        <w:tc>
          <w:tcPr>
            <w:tcW w:w="2795" w:type="dxa"/>
          </w:tcPr>
          <w:p w14:paraId="4455C56F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TC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Buffer</w:t>
            </w:r>
          </w:p>
        </w:tc>
        <w:tc>
          <w:tcPr>
            <w:tcW w:w="3330" w:type="dxa"/>
          </w:tcPr>
          <w:p w14:paraId="298410E9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QIAGEN</w:t>
            </w:r>
          </w:p>
        </w:tc>
        <w:tc>
          <w:tcPr>
            <w:tcW w:w="3605" w:type="dxa"/>
          </w:tcPr>
          <w:p w14:paraId="4A898F77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bookmarkStart w:id="2" w:name="OLE_LINK36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</w:t>
            </w:r>
            <w:bookmarkEnd w:id="2"/>
            <w:r w:rsidRPr="00C477E8">
              <w:rPr>
                <w:color w:val="000000" w:themeColor="text1"/>
                <w:sz w:val="22"/>
                <w:szCs w:val="22"/>
              </w:rPr>
              <w:t>1031576</w:t>
            </w:r>
          </w:p>
        </w:tc>
      </w:tr>
      <w:tr w:rsidR="00D67E71" w:rsidRPr="00C477E8" w14:paraId="5D49F912" w14:textId="77777777" w:rsidTr="000B52E9">
        <w:tc>
          <w:tcPr>
            <w:tcW w:w="2795" w:type="dxa"/>
          </w:tcPr>
          <w:p w14:paraId="468FF78F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1% 2-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ercaptoethano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3330" w:type="dxa"/>
          </w:tcPr>
          <w:p w14:paraId="1C190470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igma</w:t>
            </w:r>
          </w:p>
        </w:tc>
        <w:tc>
          <w:tcPr>
            <w:tcW w:w="3605" w:type="dxa"/>
          </w:tcPr>
          <w:p w14:paraId="06CC0E37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63689</w:t>
            </w:r>
          </w:p>
        </w:tc>
      </w:tr>
      <w:tr w:rsidR="00D67E71" w:rsidRPr="00C477E8" w14:paraId="3B45D13E" w14:textId="77777777" w:rsidTr="000B52E9">
        <w:tc>
          <w:tcPr>
            <w:tcW w:w="2795" w:type="dxa"/>
          </w:tcPr>
          <w:p w14:paraId="79E4FE01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Ovomucoid</w:t>
            </w:r>
            <w:proofErr w:type="spellEnd"/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olution</w:t>
            </w:r>
          </w:p>
        </w:tc>
        <w:tc>
          <w:tcPr>
            <w:tcW w:w="3330" w:type="dxa"/>
          </w:tcPr>
          <w:p w14:paraId="60F15DBA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bookmarkStart w:id="3" w:name="OLE_LINK18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Worthington</w:t>
            </w:r>
            <w:bookmarkEnd w:id="3"/>
          </w:p>
        </w:tc>
        <w:tc>
          <w:tcPr>
            <w:tcW w:w="3605" w:type="dxa"/>
          </w:tcPr>
          <w:p w14:paraId="26A5A208" w14:textId="77777777" w:rsidR="00D67E71" w:rsidRPr="00C477E8" w:rsidRDefault="00D67E71" w:rsidP="00925385">
            <w:pPr>
              <w:pStyle w:val="p1"/>
              <w:rPr>
                <w:color w:val="000000" w:themeColor="text1"/>
                <w:sz w:val="22"/>
                <w:szCs w:val="22"/>
              </w:rPr>
            </w:pPr>
            <w:bookmarkStart w:id="4" w:name="OLE_LINK37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color w:val="000000" w:themeColor="text1"/>
                <w:sz w:val="22"/>
                <w:szCs w:val="22"/>
              </w:rPr>
              <w:t>#</w:t>
            </w:r>
            <w:bookmarkEnd w:id="4"/>
            <w:r w:rsidRPr="00C477E8">
              <w:rPr>
                <w:rFonts w:eastAsia="Calibri"/>
                <w:color w:val="000000" w:themeColor="text1"/>
                <w:sz w:val="22"/>
                <w:szCs w:val="22"/>
              </w:rPr>
              <w:t>LS</w:t>
            </w:r>
            <w:r w:rsidRPr="00C477E8">
              <w:rPr>
                <w:color w:val="000000" w:themeColor="text1"/>
                <w:sz w:val="22"/>
                <w:szCs w:val="22"/>
              </w:rPr>
              <w:t>003087</w:t>
            </w:r>
          </w:p>
        </w:tc>
      </w:tr>
      <w:tr w:rsidR="00D67E71" w:rsidRPr="00C477E8" w14:paraId="422E9DD7" w14:textId="77777777" w:rsidTr="000B52E9">
        <w:tc>
          <w:tcPr>
            <w:tcW w:w="2795" w:type="dxa"/>
          </w:tcPr>
          <w:p w14:paraId="0079042E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Paraformaldehyde</w:t>
            </w:r>
          </w:p>
        </w:tc>
        <w:tc>
          <w:tcPr>
            <w:tcW w:w="3330" w:type="dxa"/>
          </w:tcPr>
          <w:p w14:paraId="3DA20538" w14:textId="77777777" w:rsidR="00D67E71" w:rsidRPr="00C477E8" w:rsidRDefault="00D67E71" w:rsidP="00925385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Supplier </w:t>
            </w:r>
            <w:proofErr w:type="spellStart"/>
            <w:r w:rsidRPr="00C477E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Polysciences</w:t>
            </w:r>
            <w:proofErr w:type="spellEnd"/>
            <w:r w:rsidRPr="00C477E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, Inc.</w:t>
            </w:r>
          </w:p>
          <w:p w14:paraId="0BAF0B24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3605" w:type="dxa"/>
          </w:tcPr>
          <w:p w14:paraId="554B2231" w14:textId="77777777" w:rsidR="00D67E71" w:rsidRPr="00C477E8" w:rsidRDefault="00D67E71" w:rsidP="00925385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#</w:t>
            </w:r>
            <w:r w:rsidRPr="00C477E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4018-1</w:t>
            </w:r>
          </w:p>
          <w:p w14:paraId="3E6BA1E5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3D1FD8" w:rsidRPr="00C477E8" w14:paraId="3EE0B2AE" w14:textId="77777777" w:rsidTr="000B52E9">
        <w:tc>
          <w:tcPr>
            <w:tcW w:w="2795" w:type="dxa"/>
          </w:tcPr>
          <w:p w14:paraId="66C6C6F4" w14:textId="283A68F1" w:rsidR="003D1FD8" w:rsidRPr="00C477E8" w:rsidRDefault="003D1FD8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3D1FD8">
              <w:rPr>
                <w:rFonts w:ascii="Arial" w:hAnsi="Arial" w:cs="Arial"/>
                <w:color w:val="000000" w:themeColor="text1"/>
                <w:sz w:val="22"/>
                <w:szCs w:val="22"/>
              </w:rPr>
              <w:t>DiD</w:t>
            </w:r>
            <w:proofErr w:type="spellEnd"/>
            <w:r w:rsidRPr="003D1FD8">
              <w:rPr>
                <w:rFonts w:ascii="Arial" w:hAnsi="Arial" w:cs="Arial"/>
                <w:color w:val="000000" w:themeColor="text1"/>
                <w:sz w:val="22"/>
                <w:szCs w:val="22"/>
              </w:rPr>
              <w:t>' dye</w:t>
            </w:r>
          </w:p>
        </w:tc>
        <w:tc>
          <w:tcPr>
            <w:tcW w:w="3330" w:type="dxa"/>
          </w:tcPr>
          <w:p w14:paraId="72CB7686" w14:textId="4613A304" w:rsidR="003D1FD8" w:rsidRPr="00C477E8" w:rsidRDefault="003D1FD8" w:rsidP="00925385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3D1FD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hermoFisher</w:t>
            </w:r>
            <w:proofErr w:type="spellEnd"/>
            <w:r w:rsidRPr="003D1FD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Scientific</w:t>
            </w:r>
          </w:p>
        </w:tc>
        <w:tc>
          <w:tcPr>
            <w:tcW w:w="3605" w:type="dxa"/>
          </w:tcPr>
          <w:p w14:paraId="028EE480" w14:textId="37CAB11D" w:rsidR="003D1FD8" w:rsidRPr="00C477E8" w:rsidRDefault="003D1FD8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AT#</w:t>
            </w:r>
            <w:r w:rsidRPr="003D1FD8">
              <w:rPr>
                <w:rFonts w:ascii="Times New Roman" w:hAnsi="Times New Roman" w:cs="Times New Roman"/>
              </w:rPr>
              <w:t xml:space="preserve"> </w:t>
            </w:r>
            <w:r w:rsidRPr="003D1FD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D7757</w:t>
            </w:r>
          </w:p>
        </w:tc>
      </w:tr>
      <w:tr w:rsidR="00D67E71" w:rsidRPr="00C477E8" w14:paraId="5409DC05" w14:textId="77777777" w:rsidTr="00925385">
        <w:trPr>
          <w:trHeight w:val="278"/>
        </w:trPr>
        <w:tc>
          <w:tcPr>
            <w:tcW w:w="9730" w:type="dxa"/>
            <w:gridSpan w:val="3"/>
          </w:tcPr>
          <w:p w14:paraId="2D0FD923" w14:textId="77777777" w:rsidR="00D67E71" w:rsidRPr="00C477E8" w:rsidRDefault="00D67E71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Deposited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Data</w:t>
            </w:r>
          </w:p>
        </w:tc>
      </w:tr>
      <w:tr w:rsidR="00D67E71" w:rsidRPr="00C477E8" w14:paraId="74BE8548" w14:textId="77777777" w:rsidTr="000B52E9">
        <w:trPr>
          <w:trHeight w:val="530"/>
        </w:trPr>
        <w:tc>
          <w:tcPr>
            <w:tcW w:w="2795" w:type="dxa"/>
          </w:tcPr>
          <w:p w14:paraId="194A9086" w14:textId="229F4B7C" w:rsidR="00D67E71" w:rsidRPr="00C477E8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w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data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files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for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="0028598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single-cell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NA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equencing</w:t>
            </w:r>
          </w:p>
        </w:tc>
        <w:tc>
          <w:tcPr>
            <w:tcW w:w="3330" w:type="dxa"/>
          </w:tcPr>
          <w:p w14:paraId="5C971CF3" w14:textId="77777777" w:rsidR="00D67E71" w:rsidRPr="008275E0" w:rsidRDefault="00D67E71" w:rsidP="00925385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8275E0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CBI</w:t>
            </w:r>
            <w:r w:rsidRPr="008275E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8275E0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Gene</w:t>
            </w:r>
            <w:r w:rsidRPr="008275E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8275E0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xpression</w:t>
            </w:r>
            <w:r w:rsidRPr="008275E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8275E0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Omnibus</w:t>
            </w:r>
          </w:p>
        </w:tc>
        <w:tc>
          <w:tcPr>
            <w:tcW w:w="3605" w:type="dxa"/>
          </w:tcPr>
          <w:p w14:paraId="2C3E7FEE" w14:textId="39474BD6" w:rsidR="00D67E71" w:rsidRPr="00C477E8" w:rsidRDefault="006C4BD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4BD1">
              <w:rPr>
                <w:rFonts w:ascii="Arial" w:hAnsi="Arial" w:cs="Arial"/>
                <w:color w:val="000000" w:themeColor="text1"/>
                <w:sz w:val="22"/>
                <w:szCs w:val="22"/>
              </w:rPr>
              <w:t>GSE115427</w:t>
            </w:r>
          </w:p>
        </w:tc>
      </w:tr>
      <w:tr w:rsidR="00D67E71" w:rsidRPr="00C477E8" w14:paraId="2C2CEE0A" w14:textId="77777777" w:rsidTr="000B52E9">
        <w:trPr>
          <w:trHeight w:val="305"/>
        </w:trPr>
        <w:tc>
          <w:tcPr>
            <w:tcW w:w="2795" w:type="dxa"/>
          </w:tcPr>
          <w:p w14:paraId="4C0C015C" w14:textId="77777777" w:rsidR="00D67E71" w:rsidRPr="00C477E8" w:rsidRDefault="00D67E71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RNA-FISH Stacks</w:t>
            </w:r>
          </w:p>
        </w:tc>
        <w:tc>
          <w:tcPr>
            <w:tcW w:w="3330" w:type="dxa"/>
          </w:tcPr>
          <w:p w14:paraId="039CF6F9" w14:textId="35786028" w:rsidR="00D67E71" w:rsidRPr="00C477E8" w:rsidRDefault="000B52E9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This paper: </w:t>
            </w:r>
            <w:r w:rsidR="00D67E71"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stackjoint.com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/basic</w:t>
            </w:r>
          </w:p>
        </w:tc>
        <w:tc>
          <w:tcPr>
            <w:tcW w:w="3605" w:type="dxa"/>
          </w:tcPr>
          <w:p w14:paraId="37BB6C0D" w14:textId="73F771FD" w:rsidR="00D67E71" w:rsidRPr="00C477E8" w:rsidRDefault="00D67E71" w:rsidP="00EC6EE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earch for Tag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: “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yme, 2018”</w:t>
            </w:r>
          </w:p>
        </w:tc>
      </w:tr>
      <w:tr w:rsidR="00E90C3B" w:rsidRPr="00C477E8" w14:paraId="49636127" w14:textId="77777777" w:rsidTr="000B52E9">
        <w:trPr>
          <w:trHeight w:val="260"/>
        </w:trPr>
        <w:tc>
          <w:tcPr>
            <w:tcW w:w="2795" w:type="dxa"/>
          </w:tcPr>
          <w:p w14:paraId="2E7C4F3A" w14:textId="5FB9B1E1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Brain activity maps</w:t>
            </w:r>
          </w:p>
        </w:tc>
        <w:tc>
          <w:tcPr>
            <w:tcW w:w="3330" w:type="dxa"/>
          </w:tcPr>
          <w:p w14:paraId="71F84134" w14:textId="6E21F987" w:rsidR="00E90C3B" w:rsidRPr="00C477E8" w:rsidRDefault="000B52E9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This paper: </w:t>
            </w:r>
            <w:r w:rsidR="00E90C3B"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stackjoint.com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/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zbrain</w:t>
            </w:r>
            <w:proofErr w:type="spellEnd"/>
          </w:p>
        </w:tc>
        <w:tc>
          <w:tcPr>
            <w:tcW w:w="3605" w:type="dxa"/>
          </w:tcPr>
          <w:p w14:paraId="5BEA5FA0" w14:textId="7E678C3D" w:rsidR="00E90C3B" w:rsidRDefault="00E90C3B" w:rsidP="00EC6EE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earch for Tag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: “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yme, 2018”</w:t>
            </w:r>
          </w:p>
        </w:tc>
      </w:tr>
      <w:tr w:rsidR="00E90C3B" w:rsidRPr="00C477E8" w14:paraId="7A9428A3" w14:textId="77777777" w:rsidTr="00925385">
        <w:trPr>
          <w:trHeight w:val="332"/>
        </w:trPr>
        <w:tc>
          <w:tcPr>
            <w:tcW w:w="9730" w:type="dxa"/>
            <w:gridSpan w:val="3"/>
          </w:tcPr>
          <w:p w14:paraId="52B4BBC4" w14:textId="77777777" w:rsidR="00E90C3B" w:rsidRPr="00C477E8" w:rsidRDefault="00E90C3B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Experimental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Models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: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Organisms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/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Strain</w:t>
            </w:r>
          </w:p>
        </w:tc>
      </w:tr>
      <w:tr w:rsidR="00E90C3B" w:rsidRPr="00C477E8" w14:paraId="6FD8FB8F" w14:textId="77777777" w:rsidTr="000B52E9">
        <w:trPr>
          <w:trHeight w:val="242"/>
        </w:trPr>
        <w:tc>
          <w:tcPr>
            <w:tcW w:w="2795" w:type="dxa"/>
          </w:tcPr>
          <w:p w14:paraId="20E7FEA3" w14:textId="4E428F19" w:rsidR="00E90C3B" w:rsidRPr="00C477E8" w:rsidRDefault="00E90C3B" w:rsidP="00925385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Zebrafish: 132 mutant lines</w:t>
            </w:r>
          </w:p>
        </w:tc>
        <w:tc>
          <w:tcPr>
            <w:tcW w:w="3330" w:type="dxa"/>
          </w:tcPr>
          <w:p w14:paraId="7F206BC8" w14:textId="6A7880C1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19D3DD2E" w14:textId="5AE1D639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genepile.com/scz_gwas108</w:t>
            </w:r>
          </w:p>
        </w:tc>
      </w:tr>
      <w:tr w:rsidR="00E90C3B" w:rsidRPr="00C477E8" w14:paraId="58FF6539" w14:textId="77777777" w:rsidTr="00925385">
        <w:tc>
          <w:tcPr>
            <w:tcW w:w="9730" w:type="dxa"/>
            <w:gridSpan w:val="3"/>
          </w:tcPr>
          <w:p w14:paraId="72379295" w14:textId="77777777" w:rsidR="00E90C3B" w:rsidRPr="00C477E8" w:rsidRDefault="00E90C3B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Critical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Commercial</w:t>
            </w: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b/>
                <w:color w:val="000000" w:themeColor="text1"/>
                <w:sz w:val="22"/>
                <w:szCs w:val="22"/>
              </w:rPr>
              <w:t>Assays</w:t>
            </w:r>
          </w:p>
        </w:tc>
      </w:tr>
      <w:tr w:rsidR="00E90C3B" w:rsidRPr="00C477E8" w14:paraId="092EA755" w14:textId="77777777" w:rsidTr="000B52E9">
        <w:tc>
          <w:tcPr>
            <w:tcW w:w="2795" w:type="dxa"/>
          </w:tcPr>
          <w:p w14:paraId="43B373BE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10X reagents </w:t>
            </w:r>
          </w:p>
        </w:tc>
        <w:tc>
          <w:tcPr>
            <w:tcW w:w="3330" w:type="dxa"/>
          </w:tcPr>
          <w:p w14:paraId="566C125E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10X Genomics</w:t>
            </w:r>
          </w:p>
        </w:tc>
        <w:tc>
          <w:tcPr>
            <w:tcW w:w="3605" w:type="dxa"/>
          </w:tcPr>
          <w:p w14:paraId="0B0991E5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Chromium Single Cell 3’v2 Reagent Kits</w:t>
            </w:r>
          </w:p>
        </w:tc>
      </w:tr>
      <w:tr w:rsidR="00E90C3B" w:rsidRPr="00C477E8" w14:paraId="78493639" w14:textId="77777777" w:rsidTr="00925385">
        <w:tc>
          <w:tcPr>
            <w:tcW w:w="9730" w:type="dxa"/>
            <w:gridSpan w:val="3"/>
          </w:tcPr>
          <w:p w14:paraId="5DD610A3" w14:textId="77777777" w:rsidR="00E90C3B" w:rsidRPr="00C477E8" w:rsidRDefault="00E90C3B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oftware</w:t>
            </w:r>
          </w:p>
        </w:tc>
      </w:tr>
      <w:tr w:rsidR="000B52E9" w:rsidRPr="00C477E8" w14:paraId="72977821" w14:textId="77777777" w:rsidTr="000B52E9">
        <w:tc>
          <w:tcPr>
            <w:tcW w:w="2795" w:type="dxa"/>
          </w:tcPr>
          <w:p w14:paraId="591A3BA1" w14:textId="2CCF8E0E" w:rsidR="000B52E9" w:rsidRPr="00E67A94" w:rsidRDefault="000B52E9" w:rsidP="000B52E9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 xml:space="preserve">stackjoint.com, </w:t>
            </w:r>
            <w:r w:rsidRPr="000B52E9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 community resource, where users can upload their own data</w:t>
            </w:r>
            <w:r w:rsidR="001E5CA0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, explore it,</w:t>
            </w:r>
            <w:r w:rsidRPr="000B52E9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 xml:space="preserve"> and share it</w:t>
            </w:r>
          </w:p>
        </w:tc>
        <w:tc>
          <w:tcPr>
            <w:tcW w:w="3330" w:type="dxa"/>
          </w:tcPr>
          <w:p w14:paraId="5E6E7AEF" w14:textId="4BF139B9" w:rsidR="000B52E9" w:rsidRDefault="000B52E9" w:rsidP="00A02417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4F6F0ECC" w14:textId="72D4D369" w:rsidR="000B52E9" w:rsidRPr="00E67A94" w:rsidRDefault="000B52E9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tackjoint.com</w:t>
            </w:r>
          </w:p>
        </w:tc>
      </w:tr>
      <w:tr w:rsidR="00E90C3B" w:rsidRPr="00C477E8" w14:paraId="45D69B6F" w14:textId="77777777" w:rsidTr="000B52E9">
        <w:tc>
          <w:tcPr>
            <w:tcW w:w="2795" w:type="dxa"/>
          </w:tcPr>
          <w:p w14:paraId="61FD3220" w14:textId="445E3690" w:rsidR="00E90C3B" w:rsidRPr="00C477E8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E67A94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Labview</w:t>
            </w:r>
            <w:proofErr w:type="spellEnd"/>
            <w:r w:rsidRPr="00E67A94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 xml:space="preserve"> code for tracking larvae and generating high-speed movies</w:t>
            </w:r>
          </w:p>
        </w:tc>
        <w:tc>
          <w:tcPr>
            <w:tcW w:w="3330" w:type="dxa"/>
          </w:tcPr>
          <w:p w14:paraId="4978D010" w14:textId="10E02DD0" w:rsidR="00E90C3B" w:rsidRPr="00C477E8" w:rsidRDefault="00E90C3B" w:rsidP="00A02417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3AD2D8DE" w14:textId="0CA508F0" w:rsidR="00E90C3B" w:rsidRPr="00C477E8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E67A94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://github.com/cbs-ntcore/Schier-Lab</w:t>
            </w:r>
          </w:p>
        </w:tc>
      </w:tr>
      <w:tr w:rsidR="00E90C3B" w:rsidRPr="00C477E8" w14:paraId="223D3FCE" w14:textId="77777777" w:rsidTr="000B52E9">
        <w:tc>
          <w:tcPr>
            <w:tcW w:w="2795" w:type="dxa"/>
          </w:tcPr>
          <w:p w14:paraId="0977A6D2" w14:textId="5FD255DA" w:rsidR="00E90C3B" w:rsidRPr="00E67A94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="00F83309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ll a</w:t>
            </w: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alysis code for behavior and imaging data</w:t>
            </w:r>
          </w:p>
        </w:tc>
        <w:tc>
          <w:tcPr>
            <w:tcW w:w="3330" w:type="dxa"/>
          </w:tcPr>
          <w:p w14:paraId="4E4784B4" w14:textId="247DC7CD" w:rsidR="00E90C3B" w:rsidRDefault="00E90C3B" w:rsidP="00A02417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28BAD2FF" w14:textId="22C57A09" w:rsidR="00E90C3B" w:rsidRPr="00E67A94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8E7F3D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://github.com/sthyme/ZFSchizophrenia</w:t>
            </w:r>
          </w:p>
        </w:tc>
      </w:tr>
      <w:tr w:rsidR="00E90C3B" w:rsidRPr="00C477E8" w14:paraId="45C8A40C" w14:textId="77777777" w:rsidTr="000B52E9">
        <w:tc>
          <w:tcPr>
            <w:tcW w:w="2795" w:type="dxa"/>
          </w:tcPr>
          <w:p w14:paraId="705B03F5" w14:textId="5515C28C" w:rsidR="00E90C3B" w:rsidRPr="00C477E8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pMAPPing</w:t>
            </w:r>
            <w:proofErr w:type="spellEnd"/>
          </w:p>
        </w:tc>
        <w:tc>
          <w:tcPr>
            <w:tcW w:w="3330" w:type="dxa"/>
          </w:tcPr>
          <w:p w14:paraId="6EB3B939" w14:textId="6DFCCADF" w:rsidR="00E90C3B" w:rsidRPr="00C477E8" w:rsidRDefault="00975A1B" w:rsidP="00975A1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YW5kbGV0dDwvQXV0aG9yPjxZZWFyPjIwMTU8L1llYXI+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YW5kbGV0dDwvQXV0aG9yPjxZZWFyPjIwMTU8L1llYXI+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Randlett et al., 2015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</w:tcPr>
          <w:p w14:paraId="7FD5BD35" w14:textId="4C11DF23" w:rsidR="00E90C3B" w:rsidRPr="00C477E8" w:rsidRDefault="0012135D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12135D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://github.com/owenrandlett/Z-Brain</w:t>
            </w:r>
          </w:p>
        </w:tc>
      </w:tr>
      <w:tr w:rsidR="00E90C3B" w:rsidRPr="00C477E8" w14:paraId="435D8859" w14:textId="77777777" w:rsidTr="000B52E9">
        <w:tc>
          <w:tcPr>
            <w:tcW w:w="2795" w:type="dxa"/>
          </w:tcPr>
          <w:p w14:paraId="39E1AA45" w14:textId="3A37F1B9" w:rsidR="00E90C3B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TLAB</w:t>
            </w:r>
          </w:p>
        </w:tc>
        <w:tc>
          <w:tcPr>
            <w:tcW w:w="3330" w:type="dxa"/>
          </w:tcPr>
          <w:p w14:paraId="214DFB99" w14:textId="0F411F26" w:rsidR="00E90C3B" w:rsidRPr="00A02417" w:rsidRDefault="00E90C3B" w:rsidP="00A02417">
            <w:pPr>
              <w:rPr>
                <w:rFonts w:ascii="Arial" w:hAnsi="Arial" w:cs="Arial"/>
                <w:color w:val="000000" w:themeColor="text1"/>
                <w:sz w:val="22"/>
                <w:szCs w:val="22"/>
                <w:highlight w:val="green"/>
              </w:rPr>
            </w:pPr>
            <w:proofErr w:type="spellStart"/>
            <w:r w:rsidRPr="008E7F3D">
              <w:rPr>
                <w:rFonts w:ascii="Arial" w:hAnsi="Arial" w:cs="Arial"/>
                <w:color w:val="000000" w:themeColor="text1"/>
                <w:sz w:val="22"/>
                <w:szCs w:val="22"/>
              </w:rPr>
              <w:t>MathWorks</w:t>
            </w:r>
            <w:proofErr w:type="spellEnd"/>
          </w:p>
        </w:tc>
        <w:tc>
          <w:tcPr>
            <w:tcW w:w="3605" w:type="dxa"/>
          </w:tcPr>
          <w:p w14:paraId="47B9F0F3" w14:textId="2D3F8905" w:rsidR="00E90C3B" w:rsidRPr="00C477E8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4555CB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://www.mathworks.com/products/matlab.html</w:t>
            </w:r>
          </w:p>
        </w:tc>
      </w:tr>
      <w:tr w:rsidR="00E90C3B" w:rsidRPr="00C477E8" w14:paraId="05F3A906" w14:textId="77777777" w:rsidTr="000B52E9">
        <w:tc>
          <w:tcPr>
            <w:tcW w:w="2795" w:type="dxa"/>
          </w:tcPr>
          <w:p w14:paraId="5789BBCF" w14:textId="1F83C4AA" w:rsidR="00E90C3B" w:rsidRPr="0012135D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12135D">
              <w:rPr>
                <w:rFonts w:ascii="Arial" w:hAnsi="Arial" w:cs="Arial"/>
                <w:color w:val="000000" w:themeColor="text1"/>
                <w:sz w:val="22"/>
                <w:szCs w:val="22"/>
              </w:rPr>
              <w:t>CMTK</w:t>
            </w:r>
          </w:p>
        </w:tc>
        <w:tc>
          <w:tcPr>
            <w:tcW w:w="3330" w:type="dxa"/>
          </w:tcPr>
          <w:p w14:paraId="59F6E3C4" w14:textId="75DEAB71" w:rsidR="00E90C3B" w:rsidRPr="0012135D" w:rsidRDefault="00E90C3B" w:rsidP="00A02417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2135D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KZWZmZXJpczwvQXV0aG9yPjxZZWFyPjIwMDc8L1llYXI+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</w:fldData>
              </w:fldChar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KZWZmZXJpczwvQXV0aG9yPjxZZWFyPjIwMDc8L1llYXI+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</w:fldData>
              </w:fldChar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fldChar w:fldCharType="end"/>
            </w:r>
            <w:r w:rsidRPr="0012135D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</w:r>
            <w:r w:rsidRPr="0012135D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fldChar w:fldCharType="separate"/>
            </w:r>
            <w:r w:rsidR="00112E45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Jefferis et al., 2007; Rohlfing and Maurer, 2003)</w:t>
            </w:r>
            <w:r w:rsidRPr="0012135D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</w:tcPr>
          <w:p w14:paraId="6F8CC1CC" w14:textId="047BE791" w:rsidR="00E90C3B" w:rsidRPr="00C477E8" w:rsidRDefault="00E90C3B" w:rsidP="00A02417">
            <w:pP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://www.nitrc.org/projects/cmtk</w:t>
            </w:r>
          </w:p>
        </w:tc>
      </w:tr>
      <w:tr w:rsidR="00E90C3B" w:rsidRPr="00C477E8" w14:paraId="16F1906A" w14:textId="77777777" w:rsidTr="000B52E9">
        <w:tc>
          <w:tcPr>
            <w:tcW w:w="2795" w:type="dxa"/>
            <w:hideMark/>
          </w:tcPr>
          <w:p w14:paraId="2BB20FF6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ImageJ</w:t>
            </w:r>
          </w:p>
        </w:tc>
        <w:tc>
          <w:tcPr>
            <w:tcW w:w="3330" w:type="dxa"/>
            <w:hideMark/>
          </w:tcPr>
          <w:p w14:paraId="691B0F88" w14:textId="195F4FA6" w:rsidR="00E90C3B" w:rsidRPr="00C477E8" w:rsidRDefault="00DE5A90" w:rsidP="00DE5A9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NIH</w:t>
            </w:r>
          </w:p>
        </w:tc>
        <w:tc>
          <w:tcPr>
            <w:tcW w:w="3605" w:type="dxa"/>
            <w:hideMark/>
          </w:tcPr>
          <w:p w14:paraId="4E2FB2F7" w14:textId="3ACF9C9C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://imagej.nih.gov/ij/index.html</w:t>
            </w:r>
          </w:p>
        </w:tc>
      </w:tr>
      <w:tr w:rsidR="00E90C3B" w:rsidRPr="00C477E8" w14:paraId="23DFF950" w14:textId="77777777" w:rsidTr="000B52E9">
        <w:trPr>
          <w:trHeight w:val="1196"/>
        </w:trPr>
        <w:tc>
          <w:tcPr>
            <w:tcW w:w="2795" w:type="dxa"/>
            <w:hideMark/>
          </w:tcPr>
          <w:p w14:paraId="10EA45E0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lastRenderedPageBreak/>
              <w:t>Cellranger</w:t>
            </w:r>
            <w:proofErr w:type="spellEnd"/>
          </w:p>
        </w:tc>
        <w:tc>
          <w:tcPr>
            <w:tcW w:w="3330" w:type="dxa"/>
            <w:hideMark/>
          </w:tcPr>
          <w:p w14:paraId="06874B84" w14:textId="734BA51A" w:rsidR="00E90C3B" w:rsidRPr="00C477E8" w:rsidRDefault="00E90C3B" w:rsidP="002E62B2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 xml:space="preserve">10X </w:t>
            </w:r>
            <w:r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Genomics</w:t>
            </w:r>
          </w:p>
        </w:tc>
        <w:tc>
          <w:tcPr>
            <w:tcW w:w="3605" w:type="dxa"/>
            <w:hideMark/>
          </w:tcPr>
          <w:p w14:paraId="0F68C6B8" w14:textId="77777777" w:rsidR="00E90C3B" w:rsidRPr="00C477E8" w:rsidRDefault="00E90C3B" w:rsidP="00925385">
            <w:pPr>
              <w:pStyle w:val="FootnoteTex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ttps://support.10xgenomics.com/single-cell-gene-expression/software/ pipelines/latest /what-is-cell-ranger  </w:t>
            </w:r>
          </w:p>
          <w:p w14:paraId="419C4A6C" w14:textId="77777777" w:rsidR="00E90C3B" w:rsidRPr="00C477E8" w:rsidRDefault="00E90C3B" w:rsidP="00925385">
            <w:pPr>
              <w:pStyle w:val="FootnoteTex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E90C3B" w:rsidRPr="00C477E8" w14:paraId="20F7B679" w14:textId="77777777" w:rsidTr="000B52E9">
        <w:tc>
          <w:tcPr>
            <w:tcW w:w="2795" w:type="dxa"/>
            <w:hideMark/>
          </w:tcPr>
          <w:p w14:paraId="626C3100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PCA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,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lustering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,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differential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xpression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nd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3330" w:type="dxa"/>
            <w:hideMark/>
          </w:tcPr>
          <w:p w14:paraId="6BA0BD04" w14:textId="666CEF2D" w:rsidR="00E90C3B" w:rsidRPr="00C477E8" w:rsidRDefault="00222F6A" w:rsidP="00975A1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XRpamE8L0F1dGhvcj48WWVhcj4yMDE1PC9ZZWFyPjxS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XRpamE8L0F1dGhvcj48WWVhcj4yMDE1PC9ZZWFyPjxS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Satija et al., 2015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bookmarkStart w:id="5" w:name="_GoBack"/>
            <w:bookmarkEnd w:id="5"/>
          </w:p>
        </w:tc>
        <w:tc>
          <w:tcPr>
            <w:tcW w:w="3605" w:type="dxa"/>
            <w:hideMark/>
          </w:tcPr>
          <w:p w14:paraId="10803180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 library Seurat</w:t>
            </w:r>
          </w:p>
        </w:tc>
      </w:tr>
      <w:tr w:rsidR="00E90C3B" w:rsidRPr="00C477E8" w14:paraId="1504DFB4" w14:textId="77777777" w:rsidTr="000B52E9">
        <w:tc>
          <w:tcPr>
            <w:tcW w:w="2795" w:type="dxa"/>
            <w:hideMark/>
          </w:tcPr>
          <w:p w14:paraId="5A1FF18F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distributed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Stochastic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eighbor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mbedding</w:t>
            </w:r>
          </w:p>
        </w:tc>
        <w:tc>
          <w:tcPr>
            <w:tcW w:w="3330" w:type="dxa"/>
            <w:hideMark/>
          </w:tcPr>
          <w:p w14:paraId="1682DE3B" w14:textId="0E34FC77" w:rsidR="00E90C3B" w:rsidRPr="00222F6A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222F6A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112E45" w:rsidRPr="00222F6A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Hinton&lt;/Author&gt;&lt;Year&gt;2008&lt;/Year&gt;&lt;RecNum&gt;101&lt;/RecNum&gt;&lt;DisplayText&gt;(Hinton and Maaten, 2008)&lt;/DisplayText&gt;&lt;record&gt;&lt;rec-number&gt;101&lt;/rec-number&gt;&lt;foreign-keys&gt;&lt;key app="EN" db-id="xp9twr0pderawvew90tvwvslddt0dvxe0trz" timestamp="1508558624"&gt;101&lt;/key&gt;&lt;key app="ENWeb" db-id=""&gt;0&lt;/key&gt;&lt;/foreign-keys&gt;&lt;ref-type name="Journal Article"&gt;17&lt;/ref-type&gt;&lt;contributors&gt;&lt;authors&gt;&lt;author&gt;Geoffrey Hinton&lt;/author&gt;&lt;author&gt;Laurens van der Maaten&lt;/author&gt;&lt;/authors&gt;&lt;/contributors&gt;&lt;titles&gt;&lt;title&gt;Visualizing Data using t-SNE&lt;/title&gt;&lt;secondary-title&gt;Journal of Machine Learning Research 9&lt;/secondary-title&gt;&lt;/titles&gt;&lt;periodical&gt;&lt;full-title&gt;Journal of Machine Learning Research 9&lt;/full-title&gt;&lt;/periodical&gt;&lt;pages&gt;2579-2605&lt;/pages&gt;&lt;dates&gt;&lt;year&gt;2008&lt;/year&gt;&lt;/dates&gt;&lt;urls&gt;&lt;/urls&gt;&lt;/record&gt;&lt;/Cite&gt;&lt;/EndNote&gt;</w:instrText>
            </w:r>
            <w:r w:rsidRPr="00222F6A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112E45" w:rsidRPr="00222F6A">
              <w:rPr>
                <w:rFonts w:ascii="Arial" w:eastAsia="Calibri" w:hAnsi="Arial" w:cs="Arial"/>
                <w:noProof/>
                <w:color w:val="000000" w:themeColor="text1"/>
                <w:sz w:val="22"/>
                <w:szCs w:val="22"/>
              </w:rPr>
              <w:t>(Hinton and Maaten, 2008)</w:t>
            </w:r>
            <w:r w:rsidRPr="00222F6A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  <w:hideMark/>
          </w:tcPr>
          <w:p w14:paraId="35944AC3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ttps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://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lvdmaaten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.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github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.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io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/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tsne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/</w:t>
            </w:r>
          </w:p>
        </w:tc>
      </w:tr>
      <w:tr w:rsidR="00E90C3B" w:rsidRPr="00C477E8" w14:paraId="42547B8B" w14:textId="77777777" w:rsidTr="000B52E9">
        <w:trPr>
          <w:trHeight w:val="548"/>
        </w:trPr>
        <w:tc>
          <w:tcPr>
            <w:tcW w:w="2795" w:type="dxa"/>
          </w:tcPr>
          <w:p w14:paraId="697B188B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ndom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Forest</w:t>
            </w: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C477E8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lassification</w:t>
            </w:r>
          </w:p>
        </w:tc>
        <w:tc>
          <w:tcPr>
            <w:tcW w:w="3330" w:type="dxa"/>
          </w:tcPr>
          <w:p w14:paraId="32698D4D" w14:textId="24CECE79" w:rsidR="00E90C3B" w:rsidRPr="00C477E8" w:rsidRDefault="00222F6A" w:rsidP="00975A1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cmVpbWFuPC9BdXRob3I+PFllYXI+MjAwMTwvWWVhcj48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cmVpbWFuPC9BdXRob3I+PFllYXI+MjAwMTwvWWVhcj48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Breiman, 2001; Pandey et al., 2018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</w:tcPr>
          <w:p w14:paraId="165E7FAB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R package Random Forest</w:t>
            </w:r>
          </w:p>
        </w:tc>
      </w:tr>
      <w:tr w:rsidR="00E90C3B" w:rsidRPr="00C477E8" w14:paraId="7361912C" w14:textId="77777777" w:rsidTr="000B52E9">
        <w:trPr>
          <w:trHeight w:val="278"/>
        </w:trPr>
        <w:tc>
          <w:tcPr>
            <w:tcW w:w="2795" w:type="dxa"/>
          </w:tcPr>
          <w:p w14:paraId="6C015C79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ANTs</w:t>
            </w:r>
          </w:p>
        </w:tc>
        <w:tc>
          <w:tcPr>
            <w:tcW w:w="3330" w:type="dxa"/>
          </w:tcPr>
          <w:p w14:paraId="0B457762" w14:textId="1BE664C2" w:rsidR="00E90C3B" w:rsidRPr="00C477E8" w:rsidRDefault="00112E45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Marquart&lt;/Author&gt;&lt;Year&gt;2016&lt;/Year&gt;&lt;RecNum&gt;100&lt;/RecNum&gt;&lt;DisplayText&gt;(Marquart et al., 2016)&lt;/DisplayText&gt;&lt;record&gt;&lt;rec-number&gt;100&lt;/rec-number&gt;&lt;foreign-keys&gt;&lt;key app="EN" db-id="xp9twr0pderawvew90tvwvslddt0dvxe0trz" timestamp="1508557756"&gt;100&lt;/key&gt;&lt;key app="ENWeb" db-id=""&gt;0&lt;/key&gt;&lt;/foreign-keys&gt;&lt;ref-type name="Journal Article"&gt;17&lt;/ref-type&gt;&lt;contributors&gt;&lt;authors&gt;&lt;author&gt;Marquart, Gregory D.&lt;/author&gt;&lt;author&gt;Tabor, Kathryn M.&lt;/author&gt;&lt;author&gt;Horstick, Eric J.&lt;/author&gt;&lt;author&gt;Brown, Mary&lt;/author&gt;&lt;author&gt;Burgess, Harold A.&lt;/author&gt;&lt;/authors&gt;&lt;/contributors&gt;&lt;titles&gt;&lt;title&gt;High precision registration between zebrafish brain atlases using symmetric diffeomorphic normalization&lt;/title&gt;&lt;/titles&gt;&lt;dates&gt;&lt;year&gt;2016&lt;/year&gt;&lt;/dates&gt;&lt;urls&gt;&lt;/urls&gt;&lt;electronic-resource-num&gt;10.1101/081000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Marquart et al., 2016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</w:tcPr>
          <w:p w14:paraId="0301B3F6" w14:textId="332884D5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E90C3B" w:rsidRPr="00C477E8" w14:paraId="2E9F5623" w14:textId="77777777" w:rsidTr="000B52E9">
        <w:tc>
          <w:tcPr>
            <w:tcW w:w="2795" w:type="dxa"/>
          </w:tcPr>
          <w:p w14:paraId="010B36A8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C477E8">
              <w:rPr>
                <w:rFonts w:ascii="Arial" w:hAnsi="Arial" w:cs="Arial"/>
                <w:color w:val="000000" w:themeColor="text1"/>
                <w:sz w:val="22"/>
                <w:szCs w:val="22"/>
              </w:rPr>
              <w:t>UMI based variable gene selection</w:t>
            </w:r>
          </w:p>
        </w:tc>
        <w:tc>
          <w:tcPr>
            <w:tcW w:w="3330" w:type="dxa"/>
          </w:tcPr>
          <w:p w14:paraId="263C8434" w14:textId="6A4C1B24" w:rsidR="00E90C3B" w:rsidRPr="00C477E8" w:rsidRDefault="00112E45" w:rsidP="00975A1B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QYW5kZXk8L0F1dGhvcj48WWVhcj4yMDE4PC9ZZWFyPjxS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=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QYW5kZXk8L0F1dGhvcj48WWVhcj4yMDE4PC9ZZWFyPjxS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=
</w:fldData>
              </w:fldCha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975A1B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Pandey et al., 2018)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3605" w:type="dxa"/>
          </w:tcPr>
          <w:p w14:paraId="7AA88911" w14:textId="6CDB4665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E90C3B" w:rsidRPr="00C477E8" w14:paraId="7C128D62" w14:textId="77777777" w:rsidTr="000B52E9">
        <w:tc>
          <w:tcPr>
            <w:tcW w:w="2795" w:type="dxa"/>
          </w:tcPr>
          <w:p w14:paraId="2B73668B" w14:textId="73FC43AB" w:rsidR="00E90C3B" w:rsidRPr="00925385" w:rsidRDefault="00E90C3B" w:rsidP="00925385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925385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O</w:t>
            </w:r>
            <w: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ther</w:t>
            </w:r>
          </w:p>
        </w:tc>
        <w:tc>
          <w:tcPr>
            <w:tcW w:w="3330" w:type="dxa"/>
          </w:tcPr>
          <w:p w14:paraId="0531A45D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3605" w:type="dxa"/>
          </w:tcPr>
          <w:p w14:paraId="5C7B2A4C" w14:textId="77777777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1A48AC" w:rsidRPr="00C477E8" w14:paraId="3D25F7F1" w14:textId="77777777" w:rsidTr="000B52E9">
        <w:tc>
          <w:tcPr>
            <w:tcW w:w="2795" w:type="dxa"/>
          </w:tcPr>
          <w:p w14:paraId="578A3EB5" w14:textId="74A5BB14" w:rsidR="001A48AC" w:rsidRPr="00DF63E8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Resource website</w:t>
            </w:r>
          </w:p>
        </w:tc>
        <w:tc>
          <w:tcPr>
            <w:tcW w:w="3330" w:type="dxa"/>
          </w:tcPr>
          <w:p w14:paraId="6D9497DE" w14:textId="1506E900" w:rsidR="001A48AC" w:rsidRPr="00DF63E8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789311FC" w14:textId="577B8C81" w:rsidR="001A48AC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tackjoint.com</w:t>
            </w:r>
          </w:p>
        </w:tc>
      </w:tr>
      <w:tr w:rsidR="001A48AC" w:rsidRPr="00C477E8" w14:paraId="56CA5B48" w14:textId="77777777" w:rsidTr="000B52E9">
        <w:tc>
          <w:tcPr>
            <w:tcW w:w="2795" w:type="dxa"/>
          </w:tcPr>
          <w:p w14:paraId="7FCF34FE" w14:textId="39CA0D2D" w:rsidR="001A48AC" w:rsidRPr="00DF63E8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Resource website</w:t>
            </w:r>
          </w:p>
        </w:tc>
        <w:tc>
          <w:tcPr>
            <w:tcW w:w="3330" w:type="dxa"/>
          </w:tcPr>
          <w:p w14:paraId="4B30EE7B" w14:textId="176848CC" w:rsidR="001A48AC" w:rsidRPr="00DF63E8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This paper</w:t>
            </w:r>
          </w:p>
        </w:tc>
        <w:tc>
          <w:tcPr>
            <w:tcW w:w="3605" w:type="dxa"/>
          </w:tcPr>
          <w:p w14:paraId="2F39C86A" w14:textId="4BD5E4A2" w:rsidR="001A48AC" w:rsidRDefault="001A48AC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genepile.com</w:t>
            </w:r>
          </w:p>
        </w:tc>
      </w:tr>
      <w:tr w:rsidR="00E90C3B" w:rsidRPr="00C477E8" w14:paraId="714D99E7" w14:textId="77777777" w:rsidTr="000B52E9">
        <w:tc>
          <w:tcPr>
            <w:tcW w:w="2795" w:type="dxa"/>
          </w:tcPr>
          <w:p w14:paraId="1D74FB17" w14:textId="2B9DBEF3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F63E8">
              <w:rPr>
                <w:rFonts w:ascii="Arial" w:hAnsi="Arial" w:cs="Arial"/>
                <w:color w:val="000000" w:themeColor="text1"/>
                <w:sz w:val="22"/>
                <w:szCs w:val="22"/>
              </w:rPr>
              <w:t>96-well square 0.7 mL plates</w:t>
            </w:r>
          </w:p>
        </w:tc>
        <w:tc>
          <w:tcPr>
            <w:tcW w:w="3330" w:type="dxa"/>
          </w:tcPr>
          <w:p w14:paraId="2BD16CF6" w14:textId="3F5B5031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F63E8">
              <w:rPr>
                <w:rFonts w:ascii="Arial" w:hAnsi="Arial" w:cs="Arial"/>
                <w:color w:val="000000" w:themeColor="text1"/>
                <w:sz w:val="22"/>
                <w:szCs w:val="22"/>
              </w:rPr>
              <w:t>E&amp;K Scientific</w:t>
            </w:r>
          </w:p>
        </w:tc>
        <w:tc>
          <w:tcPr>
            <w:tcW w:w="3605" w:type="dxa"/>
          </w:tcPr>
          <w:p w14:paraId="1C4DD769" w14:textId="0B7F71E9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Cat#2074</w:t>
            </w:r>
          </w:p>
        </w:tc>
      </w:tr>
      <w:tr w:rsidR="00E90C3B" w:rsidRPr="00C477E8" w14:paraId="5F8AFAC9" w14:textId="77777777" w:rsidTr="000B52E9">
        <w:tc>
          <w:tcPr>
            <w:tcW w:w="2795" w:type="dxa"/>
          </w:tcPr>
          <w:p w14:paraId="75086F0C" w14:textId="2EADE21B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O</w:t>
            </w:r>
            <w:r w:rsidRPr="00DF63E8">
              <w:rPr>
                <w:rFonts w:ascii="Arial" w:hAnsi="Arial" w:cs="Arial"/>
                <w:color w:val="000000" w:themeColor="text1"/>
                <w:sz w:val="22"/>
                <w:szCs w:val="22"/>
              </w:rPr>
              <w:t>ptical adhesive films</w:t>
            </w:r>
          </w:p>
        </w:tc>
        <w:tc>
          <w:tcPr>
            <w:tcW w:w="3330" w:type="dxa"/>
          </w:tcPr>
          <w:p w14:paraId="5F991F7C" w14:textId="76BE6984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3D1FD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hermoFisher</w:t>
            </w:r>
            <w:proofErr w:type="spellEnd"/>
            <w:r w:rsidRPr="003D1FD8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Scientific</w:t>
            </w:r>
          </w:p>
        </w:tc>
        <w:tc>
          <w:tcPr>
            <w:tcW w:w="3605" w:type="dxa"/>
          </w:tcPr>
          <w:p w14:paraId="1059C944" w14:textId="2AAE1622" w:rsidR="00E90C3B" w:rsidRPr="00C477E8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Cat#</w:t>
            </w:r>
            <w:r w:rsidRPr="00DF63E8">
              <w:rPr>
                <w:rFonts w:ascii="Arial" w:hAnsi="Arial" w:cs="Arial"/>
                <w:color w:val="000000" w:themeColor="text1"/>
                <w:sz w:val="22"/>
                <w:szCs w:val="22"/>
              </w:rPr>
              <w:t>4311971</w:t>
            </w:r>
          </w:p>
        </w:tc>
      </w:tr>
      <w:tr w:rsidR="00E90C3B" w:rsidRPr="00C477E8" w14:paraId="40963836" w14:textId="77777777" w:rsidTr="000B52E9">
        <w:tc>
          <w:tcPr>
            <w:tcW w:w="2795" w:type="dxa"/>
          </w:tcPr>
          <w:p w14:paraId="1F4A6254" w14:textId="6B7D5123" w:rsidR="00E90C3B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Grasshopper3 camera</w:t>
            </w:r>
          </w:p>
        </w:tc>
        <w:tc>
          <w:tcPr>
            <w:tcW w:w="3330" w:type="dxa"/>
          </w:tcPr>
          <w:p w14:paraId="03AAE4BF" w14:textId="419EA387" w:rsidR="00E90C3B" w:rsidRPr="003D1FD8" w:rsidRDefault="00E90C3B" w:rsidP="00925385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FLIR</w:t>
            </w:r>
          </w:p>
        </w:tc>
        <w:tc>
          <w:tcPr>
            <w:tcW w:w="3605" w:type="dxa"/>
          </w:tcPr>
          <w:p w14:paraId="4E1617A7" w14:textId="6BAF062F" w:rsidR="00E90C3B" w:rsidRDefault="00E90C3B" w:rsidP="0092538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Cat#</w:t>
            </w:r>
            <w:r w:rsidRPr="00DF4829">
              <w:rPr>
                <w:rFonts w:ascii="Arial" w:hAnsi="Arial" w:cs="Arial"/>
                <w:color w:val="000000" w:themeColor="text1"/>
                <w:sz w:val="22"/>
                <w:szCs w:val="22"/>
              </w:rPr>
              <w:t>GS3-U3-23S6M-C </w:t>
            </w:r>
          </w:p>
        </w:tc>
      </w:tr>
    </w:tbl>
    <w:p w14:paraId="31B84FD0" w14:textId="77777777" w:rsidR="009805A8" w:rsidRPr="00C477E8" w:rsidRDefault="009805A8" w:rsidP="009805A8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06DAA2E7" w14:textId="77777777" w:rsidR="009805A8" w:rsidRDefault="009805A8" w:rsidP="009805A8">
      <w:pPr>
        <w:rPr>
          <w:rFonts w:ascii="Arial" w:eastAsia="Calibri" w:hAnsi="Arial" w:cs="Arial"/>
          <w:b/>
          <w:sz w:val="22"/>
          <w:szCs w:val="22"/>
        </w:rPr>
      </w:pPr>
    </w:p>
    <w:p w14:paraId="0CA81E36" w14:textId="77777777" w:rsidR="009805A8" w:rsidRDefault="009805A8" w:rsidP="009805A8">
      <w:pPr>
        <w:rPr>
          <w:rFonts w:ascii="Arial" w:eastAsia="Calibri" w:hAnsi="Arial" w:cs="Arial"/>
          <w:b/>
          <w:sz w:val="22"/>
          <w:szCs w:val="22"/>
        </w:rPr>
      </w:pPr>
    </w:p>
    <w:p w14:paraId="343104CC" w14:textId="77777777" w:rsidR="00112E45" w:rsidRDefault="00112E45"/>
    <w:p w14:paraId="0FB9DC70" w14:textId="77777777" w:rsidR="00112E45" w:rsidRDefault="00112E45"/>
    <w:p w14:paraId="4F842EFD" w14:textId="77777777" w:rsidR="00975A1B" w:rsidRPr="00975A1B" w:rsidRDefault="00112E45" w:rsidP="00975A1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75A1B" w:rsidRPr="00975A1B">
        <w:rPr>
          <w:noProof/>
        </w:rPr>
        <w:t>Breiman, L. (2001). Random forests. Mach Learn</w:t>
      </w:r>
      <w:r w:rsidR="00975A1B" w:rsidRPr="00975A1B">
        <w:rPr>
          <w:i/>
          <w:noProof/>
        </w:rPr>
        <w:t xml:space="preserve"> 45</w:t>
      </w:r>
      <w:r w:rsidR="00975A1B" w:rsidRPr="00975A1B">
        <w:rPr>
          <w:noProof/>
        </w:rPr>
        <w:t>, 5-32.</w:t>
      </w:r>
    </w:p>
    <w:p w14:paraId="5C646B42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Hinton, G., and Maaten, L.v.d. (2008). Visualizing Data using t-SNE. Journal of Machine Learning Research 9, 2579-2605.</w:t>
      </w:r>
    </w:p>
    <w:p w14:paraId="485686C5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Jefferis, G.S., Potter, C.J., Chan, A.M., Marin, E.C., Rohlfing, T., Maurer, C.R., Jr., and Luo, L. (2007). Comprehensive maps of Drosophila higher olfactory centers: spatially segregated fruit and pheromone representation. Cell</w:t>
      </w:r>
      <w:r w:rsidRPr="00975A1B">
        <w:rPr>
          <w:i/>
          <w:noProof/>
        </w:rPr>
        <w:t xml:space="preserve"> 128</w:t>
      </w:r>
      <w:r w:rsidRPr="00975A1B">
        <w:rPr>
          <w:noProof/>
        </w:rPr>
        <w:t>, 1187-1203.</w:t>
      </w:r>
    </w:p>
    <w:p w14:paraId="0A007E78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Marquart, G.D., Tabor, K.M., Horstick, E.J., Brown, M., and Burgess, H.A. (2016). High precision registration between zebrafish brain atlases using symmetric diffeomorphic normalization.</w:t>
      </w:r>
    </w:p>
    <w:p w14:paraId="15B79BA5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Pandey, S., Shekhar, K., Regev, A., and Schier, A.F. (2018). Comprehensive Identification and Spatial Mapping of Habenular Neuronal Types Using Single-Cell RNA-Seq. Current biology : CB</w:t>
      </w:r>
      <w:r w:rsidRPr="00975A1B">
        <w:rPr>
          <w:i/>
          <w:noProof/>
        </w:rPr>
        <w:t xml:space="preserve"> 28</w:t>
      </w:r>
      <w:r w:rsidRPr="00975A1B">
        <w:rPr>
          <w:noProof/>
        </w:rPr>
        <w:t>, 1052-1065 e1057.</w:t>
      </w:r>
    </w:p>
    <w:p w14:paraId="76DE2F0B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Randlett, O., Wee, C.L., Naumann, E.A., Nnaemeka, O., Schoppik, D., Fitzgerald, J.E., Portugues, R., Lacoste, A.M., Riegler, C., Engert, F.</w:t>
      </w:r>
      <w:r w:rsidRPr="00975A1B">
        <w:rPr>
          <w:i/>
          <w:noProof/>
        </w:rPr>
        <w:t>, et al.</w:t>
      </w:r>
      <w:r w:rsidRPr="00975A1B">
        <w:rPr>
          <w:noProof/>
        </w:rPr>
        <w:t xml:space="preserve"> (2015). Whole-brain activity mapping onto a zebrafish brain atlas. Nature methods</w:t>
      </w:r>
      <w:r w:rsidRPr="00975A1B">
        <w:rPr>
          <w:i/>
          <w:noProof/>
        </w:rPr>
        <w:t xml:space="preserve"> 12</w:t>
      </w:r>
      <w:r w:rsidRPr="00975A1B">
        <w:rPr>
          <w:noProof/>
        </w:rPr>
        <w:t>, 1039-1046.</w:t>
      </w:r>
    </w:p>
    <w:p w14:paraId="667EF765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Rohlfing, T., and Maurer, C.R., Jr. (2003). Nonrigid image registration in shared-memory multiprocessor environments with application to brains, breasts, and bees. IEEE transactions on information technology in biomedicine : a publication of the IEEE Engineering in Medicine and Biology Society</w:t>
      </w:r>
      <w:r w:rsidRPr="00975A1B">
        <w:rPr>
          <w:i/>
          <w:noProof/>
        </w:rPr>
        <w:t xml:space="preserve"> 7</w:t>
      </w:r>
      <w:r w:rsidRPr="00975A1B">
        <w:rPr>
          <w:noProof/>
        </w:rPr>
        <w:t>, 16-25.</w:t>
      </w:r>
    </w:p>
    <w:p w14:paraId="50EC7752" w14:textId="77777777" w:rsidR="00975A1B" w:rsidRPr="00975A1B" w:rsidRDefault="00975A1B" w:rsidP="00975A1B">
      <w:pPr>
        <w:pStyle w:val="EndNoteBibliography"/>
        <w:rPr>
          <w:noProof/>
        </w:rPr>
      </w:pPr>
      <w:r w:rsidRPr="00975A1B">
        <w:rPr>
          <w:noProof/>
        </w:rPr>
        <w:t>Satija, R., Farrell, J.A., Gennert, D., Schier, A.F., and Regev, A. (2015). Spatial reconstruction of single-cell gene expression data. Nature biotechnology</w:t>
      </w:r>
      <w:r w:rsidRPr="00975A1B">
        <w:rPr>
          <w:i/>
          <w:noProof/>
        </w:rPr>
        <w:t xml:space="preserve"> 33</w:t>
      </w:r>
      <w:r w:rsidRPr="00975A1B">
        <w:rPr>
          <w:noProof/>
        </w:rPr>
        <w:t>, 495-502.</w:t>
      </w:r>
    </w:p>
    <w:p w14:paraId="289BAA20" w14:textId="1D8D4DC0" w:rsidR="00925385" w:rsidRDefault="00112E45">
      <w:r>
        <w:fldChar w:fldCharType="end"/>
      </w:r>
    </w:p>
    <w:sectPr w:rsidR="00925385" w:rsidSect="005E5A9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pf5fvxlrr50aea5e0pastwwxe5x59vv9vv&quot;&gt;My EndNote Library&lt;record-ids&gt;&lt;item&gt;363&lt;/item&gt;&lt;item&gt;364&lt;/item&gt;&lt;item&gt;417&lt;/item&gt;&lt;item&gt;521&lt;/item&gt;&lt;item&gt;701&lt;/item&gt;&lt;/record-ids&gt;&lt;/item&gt;&lt;/Libraries&gt;"/>
  </w:docVars>
  <w:rsids>
    <w:rsidRoot w:val="009805A8"/>
    <w:rsid w:val="00010944"/>
    <w:rsid w:val="000200E7"/>
    <w:rsid w:val="000424E4"/>
    <w:rsid w:val="00054CF3"/>
    <w:rsid w:val="00060D3C"/>
    <w:rsid w:val="00064F89"/>
    <w:rsid w:val="00092DC8"/>
    <w:rsid w:val="000B1C3F"/>
    <w:rsid w:val="000B52E9"/>
    <w:rsid w:val="000F0F80"/>
    <w:rsid w:val="000F13BE"/>
    <w:rsid w:val="00106DB5"/>
    <w:rsid w:val="00112E45"/>
    <w:rsid w:val="0012135D"/>
    <w:rsid w:val="00130B4D"/>
    <w:rsid w:val="0013687C"/>
    <w:rsid w:val="001A48AC"/>
    <w:rsid w:val="001D749B"/>
    <w:rsid w:val="001E5CA0"/>
    <w:rsid w:val="00212E83"/>
    <w:rsid w:val="00222F6A"/>
    <w:rsid w:val="002649AE"/>
    <w:rsid w:val="00285985"/>
    <w:rsid w:val="00296085"/>
    <w:rsid w:val="002D27A1"/>
    <w:rsid w:val="002E62B2"/>
    <w:rsid w:val="00313AB5"/>
    <w:rsid w:val="00314CC0"/>
    <w:rsid w:val="00373338"/>
    <w:rsid w:val="00386432"/>
    <w:rsid w:val="003A1B9E"/>
    <w:rsid w:val="003D1FD8"/>
    <w:rsid w:val="003D60A1"/>
    <w:rsid w:val="003F01CA"/>
    <w:rsid w:val="00414A4B"/>
    <w:rsid w:val="004555CB"/>
    <w:rsid w:val="004569F8"/>
    <w:rsid w:val="00476101"/>
    <w:rsid w:val="00480F93"/>
    <w:rsid w:val="004926BC"/>
    <w:rsid w:val="004969B2"/>
    <w:rsid w:val="004C3848"/>
    <w:rsid w:val="00510453"/>
    <w:rsid w:val="005350D6"/>
    <w:rsid w:val="005559B7"/>
    <w:rsid w:val="00571810"/>
    <w:rsid w:val="005B60AD"/>
    <w:rsid w:val="005D709B"/>
    <w:rsid w:val="005E5A90"/>
    <w:rsid w:val="005F2B52"/>
    <w:rsid w:val="006347DD"/>
    <w:rsid w:val="00637E3A"/>
    <w:rsid w:val="006B57AD"/>
    <w:rsid w:val="006C036E"/>
    <w:rsid w:val="006C4BD1"/>
    <w:rsid w:val="006F73F4"/>
    <w:rsid w:val="00704ACF"/>
    <w:rsid w:val="00783C59"/>
    <w:rsid w:val="00792AE8"/>
    <w:rsid w:val="007C7951"/>
    <w:rsid w:val="007F3C59"/>
    <w:rsid w:val="008275E0"/>
    <w:rsid w:val="00842FF9"/>
    <w:rsid w:val="00881AB6"/>
    <w:rsid w:val="008E1F60"/>
    <w:rsid w:val="008E7F3D"/>
    <w:rsid w:val="00904AB9"/>
    <w:rsid w:val="0091201A"/>
    <w:rsid w:val="00912811"/>
    <w:rsid w:val="00925385"/>
    <w:rsid w:val="00952C02"/>
    <w:rsid w:val="00975A1B"/>
    <w:rsid w:val="009805A8"/>
    <w:rsid w:val="009A0C17"/>
    <w:rsid w:val="009A5219"/>
    <w:rsid w:val="00A02417"/>
    <w:rsid w:val="00AC502F"/>
    <w:rsid w:val="00AF2477"/>
    <w:rsid w:val="00B0019E"/>
    <w:rsid w:val="00B501BE"/>
    <w:rsid w:val="00BB2F04"/>
    <w:rsid w:val="00BC2DA5"/>
    <w:rsid w:val="00C0533E"/>
    <w:rsid w:val="00C05CC8"/>
    <w:rsid w:val="00C1098F"/>
    <w:rsid w:val="00C15591"/>
    <w:rsid w:val="00C31B19"/>
    <w:rsid w:val="00C460E8"/>
    <w:rsid w:val="00D22334"/>
    <w:rsid w:val="00D312AE"/>
    <w:rsid w:val="00D67E71"/>
    <w:rsid w:val="00DB5E57"/>
    <w:rsid w:val="00DE3403"/>
    <w:rsid w:val="00DE5A90"/>
    <w:rsid w:val="00DF4829"/>
    <w:rsid w:val="00DF63E8"/>
    <w:rsid w:val="00E25D11"/>
    <w:rsid w:val="00E27F06"/>
    <w:rsid w:val="00E334E5"/>
    <w:rsid w:val="00E600C8"/>
    <w:rsid w:val="00E67A94"/>
    <w:rsid w:val="00E72978"/>
    <w:rsid w:val="00E90C3B"/>
    <w:rsid w:val="00E949B8"/>
    <w:rsid w:val="00EB242A"/>
    <w:rsid w:val="00EB7056"/>
    <w:rsid w:val="00EB726B"/>
    <w:rsid w:val="00EC6EEE"/>
    <w:rsid w:val="00F7148F"/>
    <w:rsid w:val="00F83309"/>
    <w:rsid w:val="00F845CE"/>
    <w:rsid w:val="00F87440"/>
    <w:rsid w:val="00F92914"/>
    <w:rsid w:val="00FA22E0"/>
    <w:rsid w:val="00FD1896"/>
    <w:rsid w:val="00FE3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3194D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05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9805A8"/>
  </w:style>
  <w:style w:type="character" w:customStyle="1" w:styleId="FootnoteTextChar">
    <w:name w:val="Footnote Text Char"/>
    <w:basedOn w:val="DefaultParagraphFont"/>
    <w:link w:val="FootnoteText"/>
    <w:uiPriority w:val="99"/>
    <w:rsid w:val="009805A8"/>
  </w:style>
  <w:style w:type="paragraph" w:customStyle="1" w:styleId="p1">
    <w:name w:val="p1"/>
    <w:basedOn w:val="Normal"/>
    <w:rsid w:val="009805A8"/>
    <w:pPr>
      <w:shd w:val="clear" w:color="auto" w:fill="FFFFFF"/>
      <w:spacing w:line="225" w:lineRule="atLeast"/>
    </w:pPr>
    <w:rPr>
      <w:rFonts w:ascii="Arial" w:hAnsi="Arial" w:cs="Arial"/>
      <w:color w:val="222222"/>
      <w:sz w:val="19"/>
      <w:szCs w:val="19"/>
    </w:rPr>
  </w:style>
  <w:style w:type="table" w:styleId="TableGrid">
    <w:name w:val="Table Grid"/>
    <w:basedOn w:val="TableNormal"/>
    <w:uiPriority w:val="39"/>
    <w:rsid w:val="009805A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112E4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2E4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12E4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12E45"/>
    <w:rPr>
      <w:rFonts w:ascii="Calibri" w:hAnsi="Calibri" w:cs="Calibri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05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9805A8"/>
  </w:style>
  <w:style w:type="character" w:customStyle="1" w:styleId="FootnoteTextChar">
    <w:name w:val="Footnote Text Char"/>
    <w:basedOn w:val="DefaultParagraphFont"/>
    <w:link w:val="FootnoteText"/>
    <w:uiPriority w:val="99"/>
    <w:rsid w:val="009805A8"/>
  </w:style>
  <w:style w:type="paragraph" w:customStyle="1" w:styleId="p1">
    <w:name w:val="p1"/>
    <w:basedOn w:val="Normal"/>
    <w:rsid w:val="009805A8"/>
    <w:pPr>
      <w:shd w:val="clear" w:color="auto" w:fill="FFFFFF"/>
      <w:spacing w:line="225" w:lineRule="atLeast"/>
    </w:pPr>
    <w:rPr>
      <w:rFonts w:ascii="Arial" w:hAnsi="Arial" w:cs="Arial"/>
      <w:color w:val="222222"/>
      <w:sz w:val="19"/>
      <w:szCs w:val="19"/>
    </w:rPr>
  </w:style>
  <w:style w:type="table" w:styleId="TableGrid">
    <w:name w:val="Table Grid"/>
    <w:basedOn w:val="TableNormal"/>
    <w:uiPriority w:val="39"/>
    <w:rsid w:val="009805A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112E4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2E4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12E4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12E45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82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02</Words>
  <Characters>5145</Characters>
  <Application>Microsoft Macintosh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Summer</cp:lastModifiedBy>
  <cp:revision>4</cp:revision>
  <dcterms:created xsi:type="dcterms:W3CDTF">2018-06-06T22:38:00Z</dcterms:created>
  <dcterms:modified xsi:type="dcterms:W3CDTF">2018-06-07T19:30:00Z</dcterms:modified>
</cp:coreProperties>
</file>